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783938" w14:textId="77777777" w:rsidR="00F6428F" w:rsidRDefault="00F6428F" w:rsidP="00F6428F">
      <w:pPr>
        <w:rPr>
          <w:lang w:val="en-GB" w:eastAsia="zh-CN"/>
        </w:rPr>
      </w:pPr>
      <w:r>
        <w:rPr>
          <w:noProof/>
          <w:lang w:eastAsia="zh-CN"/>
        </w:rPr>
        <mc:AlternateContent>
          <mc:Choice Requires="wps">
            <w:drawing>
              <wp:anchor distT="0" distB="0" distL="114935" distR="114935" simplePos="0" relativeHeight="251659264" behindDoc="0" locked="0" layoutInCell="1" allowOverlap="1" wp14:anchorId="32C48540" wp14:editId="3838BA4C">
                <wp:simplePos x="0" y="0"/>
                <wp:positionH relativeFrom="margin">
                  <wp:align>center</wp:align>
                </wp:positionH>
                <wp:positionV relativeFrom="page">
                  <wp:posOffset>914400</wp:posOffset>
                </wp:positionV>
                <wp:extent cx="6281420" cy="1640205"/>
                <wp:effectExtent l="1905" t="0" r="3175" b="762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6402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89BF8D" w14:textId="77777777" w:rsidR="00AF376E" w:rsidRDefault="00AF376E" w:rsidP="00F6428F">
                            <w:pPr>
                              <w:pStyle w:val="Heading"/>
                              <w:rPr>
                                <w:lang w:val="en-GB"/>
                              </w:rPr>
                            </w:pPr>
                          </w:p>
                          <w:p w14:paraId="7F864A6D" w14:textId="77777777" w:rsidR="00AF376E" w:rsidRPr="00B778DA" w:rsidRDefault="00AF376E" w:rsidP="00F6428F">
                            <w:pPr>
                              <w:pStyle w:val="Heading"/>
                              <w:rPr>
                                <w:b/>
                                <w:sz w:val="28"/>
                                <w:szCs w:val="28"/>
                              </w:rPr>
                            </w:pPr>
                            <w:r>
                              <w:rPr>
                                <w:b/>
                                <w:sz w:val="28"/>
                                <w:szCs w:val="28"/>
                                <w:lang w:val="en-GB"/>
                              </w:rPr>
                              <w:t>Real-time 3D Reconstruction through Recurrent Neural Network</w:t>
                            </w:r>
                          </w:p>
                          <w:p w14:paraId="5DE23F5E" w14:textId="77777777" w:rsidR="00AF376E" w:rsidRDefault="00AF376E" w:rsidP="00F6428F"/>
                          <w:tbl>
                            <w:tblPr>
                              <w:tblW w:w="0" w:type="auto"/>
                              <w:tblLayout w:type="fixed"/>
                              <w:tblLook w:val="0000" w:firstRow="0" w:lastRow="0" w:firstColumn="0" w:lastColumn="0" w:noHBand="0" w:noVBand="0"/>
                            </w:tblPr>
                            <w:tblGrid>
                              <w:gridCol w:w="4810"/>
                              <w:gridCol w:w="4810"/>
                            </w:tblGrid>
                            <w:tr w:rsidR="00AF376E" w14:paraId="19636BEC" w14:textId="77777777">
                              <w:tc>
                                <w:tcPr>
                                  <w:tcW w:w="4810" w:type="dxa"/>
                                  <w:shd w:val="clear" w:color="auto" w:fill="auto"/>
                                </w:tcPr>
                                <w:p w14:paraId="4BA5D815" w14:textId="77777777" w:rsidR="00AF376E" w:rsidRDefault="00AF376E">
                                  <w:pPr>
                                    <w:jc w:val="center"/>
                                    <w:rPr>
                                      <w:sz w:val="24"/>
                                      <w:szCs w:val="24"/>
                                      <w:lang w:val="en-GB" w:eastAsia="en-GB"/>
                                    </w:rPr>
                                  </w:pPr>
                                  <w:r>
                                    <w:rPr>
                                      <w:sz w:val="24"/>
                                      <w:szCs w:val="24"/>
                                      <w:lang w:val="en-GB" w:eastAsia="en-GB"/>
                                    </w:rPr>
                                    <w:t>Alex Fu</w:t>
                                  </w:r>
                                </w:p>
                                <w:p w14:paraId="345F7CCA" w14:textId="77777777" w:rsidR="00AF376E" w:rsidRDefault="00AF376E">
                                  <w:pPr>
                                    <w:jc w:val="center"/>
                                    <w:rPr>
                                      <w:sz w:val="24"/>
                                      <w:szCs w:val="24"/>
                                      <w:lang w:val="en-GB" w:eastAsia="en-GB"/>
                                    </w:rPr>
                                  </w:pPr>
                                  <w:r>
                                    <w:rPr>
                                      <w:sz w:val="24"/>
                                      <w:szCs w:val="24"/>
                                      <w:lang w:val="en-GB" w:eastAsia="en-GB"/>
                                    </w:rPr>
                                    <w:t>Stanford University</w:t>
                                  </w:r>
                                </w:p>
                                <w:p w14:paraId="4E431F15" w14:textId="77777777" w:rsidR="00AF376E" w:rsidRDefault="00AF376E">
                                  <w:pPr>
                                    <w:jc w:val="center"/>
                                    <w:rPr>
                                      <w:rFonts w:ascii="Courier" w:hAnsi="Courier" w:cs="Courier"/>
                                      <w:sz w:val="18"/>
                                      <w:szCs w:val="18"/>
                                      <w:lang w:val="en-GB" w:eastAsia="en-GB"/>
                                    </w:rPr>
                                  </w:pPr>
                                  <w:r>
                                    <w:rPr>
                                      <w:sz w:val="24"/>
                                      <w:szCs w:val="24"/>
                                      <w:lang w:val="en-GB" w:eastAsia="en-GB"/>
                                    </w:rPr>
                                    <w:t>Computer Science Department</w:t>
                                  </w:r>
                                </w:p>
                                <w:p w14:paraId="000C5055" w14:textId="77777777" w:rsidR="00AF376E" w:rsidRDefault="00AF376E">
                                  <w:pPr>
                                    <w:jc w:val="center"/>
                                  </w:pPr>
                                  <w:r>
                                    <w:rPr>
                                      <w:rFonts w:ascii="Courier" w:hAnsi="Courier" w:cs="Courier"/>
                                      <w:sz w:val="18"/>
                                      <w:szCs w:val="18"/>
                                      <w:lang w:val="en-GB" w:eastAsia="en-GB"/>
                                    </w:rPr>
                                    <w:t>alexfu@stanford.edu</w:t>
                                  </w:r>
                                </w:p>
                                <w:p w14:paraId="73728F56" w14:textId="77777777" w:rsidR="00AF376E" w:rsidRDefault="00AF376E">
                                  <w:pPr>
                                    <w:jc w:val="center"/>
                                  </w:pPr>
                                </w:p>
                              </w:tc>
                              <w:tc>
                                <w:tcPr>
                                  <w:tcW w:w="4810" w:type="dxa"/>
                                  <w:shd w:val="clear" w:color="auto" w:fill="auto"/>
                                </w:tcPr>
                                <w:p w14:paraId="0CF1DADF" w14:textId="77777777" w:rsidR="00AF376E" w:rsidRDefault="00AF376E">
                                  <w:pPr>
                                    <w:jc w:val="center"/>
                                    <w:rPr>
                                      <w:color w:val="000000"/>
                                      <w:sz w:val="24"/>
                                      <w:szCs w:val="24"/>
                                      <w:lang w:val="en-GB" w:eastAsia="en-GB"/>
                                    </w:rPr>
                                  </w:pPr>
                                  <w:r>
                                    <w:rPr>
                                      <w:color w:val="000000"/>
                                      <w:sz w:val="24"/>
                                      <w:szCs w:val="24"/>
                                      <w:lang w:val="en-GB" w:eastAsia="en-GB"/>
                                    </w:rPr>
                                    <w:t>Lingjie Kong</w:t>
                                  </w:r>
                                </w:p>
                                <w:p w14:paraId="35664B3E" w14:textId="77777777" w:rsidR="00AF376E" w:rsidRDefault="00AF376E">
                                  <w:pPr>
                                    <w:jc w:val="center"/>
                                    <w:rPr>
                                      <w:color w:val="000000"/>
                                      <w:sz w:val="24"/>
                                      <w:szCs w:val="24"/>
                                      <w:lang w:val="en-GB" w:eastAsia="en-GB"/>
                                    </w:rPr>
                                  </w:pPr>
                                  <w:r>
                                    <w:rPr>
                                      <w:color w:val="000000"/>
                                      <w:sz w:val="24"/>
                                      <w:szCs w:val="24"/>
                                      <w:lang w:val="en-GB" w:eastAsia="en-GB"/>
                                    </w:rPr>
                                    <w:t>Stanford University</w:t>
                                  </w:r>
                                </w:p>
                                <w:p w14:paraId="30616623" w14:textId="77777777" w:rsidR="00AF376E" w:rsidRDefault="00AF376E">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239813AD" w14:textId="77777777" w:rsidR="00AF376E" w:rsidRDefault="00AF376E" w:rsidP="00AF376E">
                                  <w:pPr>
                                    <w:jc w:val="center"/>
                                  </w:pPr>
                                  <w:r>
                                    <w:rPr>
                                      <w:rFonts w:ascii="Courier" w:hAnsi="Courier" w:cs="Courier"/>
                                      <w:sz w:val="18"/>
                                      <w:szCs w:val="18"/>
                                      <w:lang w:val="en-GB" w:eastAsia="en-GB"/>
                                    </w:rPr>
                                    <w:t>ljkong@stanford.edu</w:t>
                                  </w:r>
                                </w:p>
                                <w:p w14:paraId="1C3787DA" w14:textId="77777777" w:rsidR="00AF376E" w:rsidRDefault="00AF376E">
                                  <w:pPr>
                                    <w:jc w:val="center"/>
                                  </w:pPr>
                                </w:p>
                              </w:tc>
                            </w:tr>
                          </w:tbl>
                          <w:p w14:paraId="162FF948" w14:textId="77777777" w:rsidR="00AF376E" w:rsidRDefault="00AF376E" w:rsidP="00F6428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C48540" id="_x0000_t202" coordsize="21600,21600" o:spt="202" path="m0,0l0,21600,21600,21600,21600,0xe">
                <v:stroke joinstyle="miter"/>
                <v:path gradientshapeok="t" o:connecttype="rect"/>
              </v:shapetype>
              <v:shape id="Text Box 1" o:spid="_x0000_s1026" type="#_x0000_t202" style="position:absolute;margin-left:0;margin-top:1in;width:494.6pt;height:129.15pt;z-index:251659264;visibility:visible;mso-wrap-style:square;mso-width-percent:0;mso-height-percent:0;mso-wrap-distance-left:9.05pt;mso-wrap-distance-top:0;mso-wrap-distance-right:9.05pt;mso-wrap-distance-bottom:0;mso-position-horizontal:center;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" stroked="f">
                <v:fill opacity="0"/>
                <v:textbox inset="0,0,0,0">
                  <w:txbxContent>
                    <w:p w14:paraId="4089BF8D" w14:textId="77777777" w:rsidR="00AF376E" w:rsidRDefault="00AF376E" w:rsidP="00F6428F">
                      <w:pPr>
                        <w:pStyle w:val="Heading"/>
                        <w:rPr>
                          <w:lang w:val="en-GB"/>
                        </w:rPr>
                      </w:pPr>
                    </w:p>
                    <w:p w14:paraId="7F864A6D" w14:textId="77777777" w:rsidR="00AF376E" w:rsidRPr="00B778DA" w:rsidRDefault="00AF376E" w:rsidP="00F6428F">
                      <w:pPr>
                        <w:pStyle w:val="Heading"/>
                        <w:rPr>
                          <w:b/>
                          <w:sz w:val="28"/>
                          <w:szCs w:val="28"/>
                        </w:rPr>
                      </w:pPr>
                      <w:r>
                        <w:rPr>
                          <w:b/>
                          <w:sz w:val="28"/>
                          <w:szCs w:val="28"/>
                          <w:lang w:val="en-GB"/>
                        </w:rPr>
                        <w:t>Real-time 3D Reconstruction through Recurrent Neural Network</w:t>
                      </w:r>
                    </w:p>
                    <w:p w14:paraId="5DE23F5E" w14:textId="77777777" w:rsidR="00AF376E" w:rsidRDefault="00AF376E" w:rsidP="00F6428F"/>
                    <w:tbl>
                      <w:tblPr>
                        <w:tblW w:w="0" w:type="auto"/>
                        <w:tblLayout w:type="fixed"/>
                        <w:tblLook w:val="0000" w:firstRow="0" w:lastRow="0" w:firstColumn="0" w:lastColumn="0" w:noHBand="0" w:noVBand="0"/>
                      </w:tblPr>
                      <w:tblGrid>
                        <w:gridCol w:w="4810"/>
                        <w:gridCol w:w="4810"/>
                      </w:tblGrid>
                      <w:tr w:rsidR="00AF376E" w14:paraId="19636BEC" w14:textId="77777777">
                        <w:tc>
                          <w:tcPr>
                            <w:tcW w:w="4810" w:type="dxa"/>
                            <w:shd w:val="clear" w:color="auto" w:fill="auto"/>
                          </w:tcPr>
                          <w:p w14:paraId="4BA5D815" w14:textId="77777777" w:rsidR="00AF376E" w:rsidRDefault="00AF376E">
                            <w:pPr>
                              <w:jc w:val="center"/>
                              <w:rPr>
                                <w:sz w:val="24"/>
                                <w:szCs w:val="24"/>
                                <w:lang w:val="en-GB" w:eastAsia="en-GB"/>
                              </w:rPr>
                            </w:pPr>
                            <w:r>
                              <w:rPr>
                                <w:sz w:val="24"/>
                                <w:szCs w:val="24"/>
                                <w:lang w:val="en-GB" w:eastAsia="en-GB"/>
                              </w:rPr>
                              <w:t>Alex Fu</w:t>
                            </w:r>
                          </w:p>
                          <w:p w14:paraId="345F7CCA" w14:textId="77777777" w:rsidR="00AF376E" w:rsidRDefault="00AF376E">
                            <w:pPr>
                              <w:jc w:val="center"/>
                              <w:rPr>
                                <w:sz w:val="24"/>
                                <w:szCs w:val="24"/>
                                <w:lang w:val="en-GB" w:eastAsia="en-GB"/>
                              </w:rPr>
                            </w:pPr>
                            <w:r>
                              <w:rPr>
                                <w:sz w:val="24"/>
                                <w:szCs w:val="24"/>
                                <w:lang w:val="en-GB" w:eastAsia="en-GB"/>
                              </w:rPr>
                              <w:t>Stanford University</w:t>
                            </w:r>
                          </w:p>
                          <w:p w14:paraId="4E431F15" w14:textId="77777777" w:rsidR="00AF376E" w:rsidRDefault="00AF376E">
                            <w:pPr>
                              <w:jc w:val="center"/>
                              <w:rPr>
                                <w:rFonts w:ascii="Courier" w:hAnsi="Courier" w:cs="Courier"/>
                                <w:sz w:val="18"/>
                                <w:szCs w:val="18"/>
                                <w:lang w:val="en-GB" w:eastAsia="en-GB"/>
                              </w:rPr>
                            </w:pPr>
                            <w:r>
                              <w:rPr>
                                <w:sz w:val="24"/>
                                <w:szCs w:val="24"/>
                                <w:lang w:val="en-GB" w:eastAsia="en-GB"/>
                              </w:rPr>
                              <w:t>Computer Science Department</w:t>
                            </w:r>
                          </w:p>
                          <w:p w14:paraId="000C5055" w14:textId="77777777" w:rsidR="00AF376E" w:rsidRDefault="00AF376E">
                            <w:pPr>
                              <w:jc w:val="center"/>
                            </w:pPr>
                            <w:r>
                              <w:rPr>
                                <w:rFonts w:ascii="Courier" w:hAnsi="Courier" w:cs="Courier"/>
                                <w:sz w:val="18"/>
                                <w:szCs w:val="18"/>
                                <w:lang w:val="en-GB" w:eastAsia="en-GB"/>
                              </w:rPr>
                              <w:t>alexfu@stanford.edu</w:t>
                            </w:r>
                          </w:p>
                          <w:p w14:paraId="73728F56" w14:textId="77777777" w:rsidR="00AF376E" w:rsidRDefault="00AF376E">
                            <w:pPr>
                              <w:jc w:val="center"/>
                            </w:pPr>
                          </w:p>
                        </w:tc>
                        <w:tc>
                          <w:tcPr>
                            <w:tcW w:w="4810" w:type="dxa"/>
                            <w:shd w:val="clear" w:color="auto" w:fill="auto"/>
                          </w:tcPr>
                          <w:p w14:paraId="0CF1DADF" w14:textId="77777777" w:rsidR="00AF376E" w:rsidRDefault="00AF376E">
                            <w:pPr>
                              <w:jc w:val="center"/>
                              <w:rPr>
                                <w:color w:val="000000"/>
                                <w:sz w:val="24"/>
                                <w:szCs w:val="24"/>
                                <w:lang w:val="en-GB" w:eastAsia="en-GB"/>
                              </w:rPr>
                            </w:pPr>
                            <w:r>
                              <w:rPr>
                                <w:color w:val="000000"/>
                                <w:sz w:val="24"/>
                                <w:szCs w:val="24"/>
                                <w:lang w:val="en-GB" w:eastAsia="en-GB"/>
                              </w:rPr>
                              <w:t>Lingjie Kong</w:t>
                            </w:r>
                          </w:p>
                          <w:p w14:paraId="35664B3E" w14:textId="77777777" w:rsidR="00AF376E" w:rsidRDefault="00AF376E">
                            <w:pPr>
                              <w:jc w:val="center"/>
                              <w:rPr>
                                <w:color w:val="000000"/>
                                <w:sz w:val="24"/>
                                <w:szCs w:val="24"/>
                                <w:lang w:val="en-GB" w:eastAsia="en-GB"/>
                              </w:rPr>
                            </w:pPr>
                            <w:r>
                              <w:rPr>
                                <w:color w:val="000000"/>
                                <w:sz w:val="24"/>
                                <w:szCs w:val="24"/>
                                <w:lang w:val="en-GB" w:eastAsia="en-GB"/>
                              </w:rPr>
                              <w:t>Stanford University</w:t>
                            </w:r>
                          </w:p>
                          <w:p w14:paraId="30616623" w14:textId="77777777" w:rsidR="00AF376E" w:rsidRDefault="00AF376E">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239813AD" w14:textId="77777777" w:rsidR="00AF376E" w:rsidRDefault="00AF376E" w:rsidP="00AF376E">
                            <w:pPr>
                              <w:jc w:val="center"/>
                            </w:pPr>
                            <w:r>
                              <w:rPr>
                                <w:rFonts w:ascii="Courier" w:hAnsi="Courier" w:cs="Courier"/>
                                <w:sz w:val="18"/>
                                <w:szCs w:val="18"/>
                                <w:lang w:val="en-GB" w:eastAsia="en-GB"/>
                              </w:rPr>
                              <w:t>ljkong@stanford.edu</w:t>
                            </w:r>
                          </w:p>
                          <w:p w14:paraId="1C3787DA" w14:textId="77777777" w:rsidR="00AF376E" w:rsidRDefault="00AF376E">
                            <w:pPr>
                              <w:jc w:val="center"/>
                            </w:pPr>
                          </w:p>
                        </w:tc>
                      </w:tr>
                    </w:tbl>
                    <w:p w14:paraId="162FF948" w14:textId="77777777" w:rsidR="00AF376E" w:rsidRDefault="00AF376E" w:rsidP="00F6428F"/>
                  </w:txbxContent>
                </v:textbox>
                <w10:wrap type="topAndBottom" anchorx="margin" anchory="page"/>
              </v:shape>
            </w:pict>
          </mc:Fallback>
        </mc:AlternateContent>
      </w:r>
      <w:r>
        <w:rPr>
          <w:lang w:val="en-GB" w:eastAsia="zh-CN"/>
        </w:rPr>
        <w:t xml:space="preserve"> </w:t>
      </w:r>
    </w:p>
    <w:p w14:paraId="2D380EFC" w14:textId="77777777" w:rsidR="00F6428F" w:rsidRDefault="00F6428F" w:rsidP="00F6428F">
      <w:pPr>
        <w:jc w:val="center"/>
      </w:pPr>
      <w:r>
        <w:rPr>
          <w:b/>
          <w:sz w:val="24"/>
        </w:rPr>
        <w:t>Abstract</w:t>
      </w:r>
    </w:p>
    <w:p w14:paraId="5AA393C4" w14:textId="77777777" w:rsidR="00F6428F" w:rsidRDefault="00F6428F" w:rsidP="00F6428F">
      <w:pPr>
        <w:pStyle w:val="Abstract"/>
        <w:ind w:firstLine="0"/>
      </w:pPr>
    </w:p>
    <w:p w14:paraId="5068A536" w14:textId="77777777" w:rsidR="00F6428F" w:rsidRPr="001C26B4" w:rsidRDefault="00F6428F" w:rsidP="00F6428F">
      <w:pPr>
        <w:pStyle w:val="Abstract"/>
        <w:rPr>
          <w:i/>
        </w:rPr>
      </w:pPr>
      <w:r>
        <w:rPr>
          <w:i/>
        </w:rPr>
        <w:t xml:space="preserve">Inspired by the recent success of neural networks (NN) in 3D reconstruction as well as the application of dense data approach by using ORB-SLAM and RGB-D SLAM, we propose a better solution by combining RNN structure as well as ORB-SLAM. Different from previous RNN 3D reconstruction approach in feeding raw Multiview image as the network input at each time step, we are presenting a solution which use ORB-SLAM to give an initial rough estimation of point location in 3D space from multi-view. Estimated point location will be converted to occupancy of 3D grid. Rough occupancy of 3D grid be past into the network at each time step and eventually map to predicted 3D grid occupancy. The error between the true 3D occupancy and predicted one will be minimized through loss function and stochastic gradient decent. We propose our solution should outperform both pure RNN and SLAM framework because our recurrent network is inspired by a residual network, rather than figure up the mapping, our network will refine the estimated 3D occupancy grid. </w:t>
      </w:r>
    </w:p>
    <w:p w14:paraId="5996EEBE" w14:textId="77777777" w:rsidR="00F6428F" w:rsidRPr="00657C00" w:rsidRDefault="00F6428F" w:rsidP="00F6428F">
      <w:pPr>
        <w:pStyle w:val="Heading1"/>
        <w:numPr>
          <w:ilvl w:val="0"/>
          <w:numId w:val="1"/>
        </w:numPr>
        <w:rPr>
          <w:b/>
        </w:rPr>
      </w:pPr>
      <w:r w:rsidRPr="00657C00">
        <w:rPr>
          <w:b/>
        </w:rPr>
        <w:t>Introduction</w:t>
      </w:r>
    </w:p>
    <w:p w14:paraId="0E51DEF8" w14:textId="77777777" w:rsidR="00F6428F" w:rsidRDefault="00F6428F" w:rsidP="00F6428F">
      <w:pPr>
        <w:pStyle w:val="Text"/>
      </w:pPr>
      <w:r>
        <w:t>Rapid and reliable 3D reconstruction has become a major innovation in many application such as autonomous driving, 3D printing, and virtual reality. However, fast as well as reliable 3D reconstruction is still under research.</w:t>
      </w:r>
    </w:p>
    <w:p w14:paraId="75E391CE" w14:textId="77777777" w:rsidR="00F6428F" w:rsidRDefault="00F6428F" w:rsidP="00F6428F">
      <w:pPr>
        <w:pStyle w:val="Text"/>
      </w:pPr>
      <w:r>
        <w:t>Most 3D objection reconstruction methods work from case to case. Overall, there are two different major approaches. One relies on dense data SLAM to figure the best matching from frame to frame in order to reconstruct the overall 3D. The other one depends on neural networks and let neural network to learn the best matching from input Multiview images to output 3D scene.</w:t>
      </w:r>
    </w:p>
    <w:p w14:paraId="365D7124" w14:textId="77777777" w:rsidR="00F6428F" w:rsidRDefault="00F6428F" w:rsidP="00F6428F">
      <w:pPr>
        <w:pStyle w:val="Text"/>
      </w:pPr>
      <w:r>
        <w:t>Therefore, we are going to introduce our method which combine both SLAM pipeline and neural network.</w:t>
      </w:r>
    </w:p>
    <w:p w14:paraId="39CA3BBC" w14:textId="77777777" w:rsidR="00F6428F" w:rsidRPr="00657C00" w:rsidRDefault="00F6428F" w:rsidP="00F6428F">
      <w:pPr>
        <w:pStyle w:val="Heading1"/>
        <w:numPr>
          <w:ilvl w:val="0"/>
          <w:numId w:val="1"/>
        </w:numPr>
        <w:rPr>
          <w:b/>
        </w:rPr>
      </w:pPr>
      <w:r w:rsidRPr="00657C00">
        <w:rPr>
          <w:b/>
        </w:rPr>
        <w:t>Problem Statement</w:t>
      </w:r>
    </w:p>
    <w:p w14:paraId="1E6263FB" w14:textId="77777777" w:rsidR="00F6428F" w:rsidRDefault="00F6428F" w:rsidP="00F6428F">
      <w:pPr>
        <w:pStyle w:val="Text"/>
        <w:ind w:firstLine="202"/>
      </w:pPr>
      <w:r>
        <w:t>There are two major 3D reconstruction techniques as mentioned above by using SLAM or neural networks. ORB-SLAM and RGB-D SLAM not only requires a large amount of data, but also might fail due to problematic feature correspondences from local appearance changes or self-occlusions. Meanwhile, CNN or 3D-R2N2 approach using neural networks might require long training time as well as low resolution accuracy. Therefore, there is not a single state-of-art approach which can be applied to all 3D reconstruction case.</w:t>
      </w:r>
    </w:p>
    <w:p w14:paraId="3FA24F01" w14:textId="77777777" w:rsidR="00F6428F" w:rsidRDefault="00F6428F" w:rsidP="00F6428F">
      <w:pPr>
        <w:pStyle w:val="Text"/>
        <w:ind w:firstLine="202"/>
      </w:pPr>
      <w:r>
        <w:t>Inspired by the idea of boosting which wisely combine several weak algorithms together to eventually outperform all, we are presenting an approach which wisely combine the SLAM approach and NN approach. We hope to present an algorithm which can be applied for most 3D reconstruction problem with a reasonable high accuracy.</w:t>
      </w:r>
    </w:p>
    <w:p w14:paraId="50BDA364" w14:textId="77777777" w:rsidR="00F6428F" w:rsidRDefault="00F6428F" w:rsidP="00F6428F">
      <w:pPr>
        <w:pStyle w:val="Text"/>
        <w:ind w:firstLine="202"/>
      </w:pPr>
      <w:r>
        <w:t>We will train our model on PASCAL 3D and ShapeNet dataset</w:t>
      </w:r>
      <w:r w:rsidR="005145B9">
        <w:t>.</w:t>
      </w:r>
      <w:bookmarkStart w:id="0" w:name="_GoBack"/>
      <w:bookmarkEnd w:id="0"/>
    </w:p>
    <w:p w14:paraId="16321EDA" w14:textId="77777777" w:rsidR="00F6428F" w:rsidRPr="00657C00" w:rsidRDefault="00F6428F" w:rsidP="00F6428F">
      <w:pPr>
        <w:pStyle w:val="Heading1"/>
        <w:numPr>
          <w:ilvl w:val="0"/>
          <w:numId w:val="1"/>
        </w:numPr>
        <w:rPr>
          <w:b/>
        </w:rPr>
      </w:pPr>
      <w:r w:rsidRPr="00657C00">
        <w:rPr>
          <w:b/>
        </w:rPr>
        <w:t>Technical Approach</w:t>
      </w:r>
    </w:p>
    <w:p w14:paraId="1BD65DC6" w14:textId="77777777" w:rsidR="00F6428F" w:rsidRDefault="00F6428F" w:rsidP="00F6428F">
      <w:pPr>
        <w:pStyle w:val="Text"/>
        <w:ind w:firstLine="0"/>
      </w:pPr>
      <w:r>
        <w:t xml:space="preserve">As mentioned above, we will first apply ORB-SLAM. As mentioned in ORB-SLAM: a Versatile and Accurate Monocular SLAM System </w:t>
      </w:r>
      <w:r>
        <w:fldChar w:fldCharType="begin" w:fldLock="1"/>
      </w:r>
      <w:r>
        <w:instrText>ADDIN CSL_CITATION { "citationItems" : [ { "id" : "ITEM-1", "itemData" : { "DOI" : "10.1109/TRO.2015.2463671", "ISBN" : "1552-3098", "ISSN" : "15523098", "PMID" : "21736739", "abstract" : "The gold standard method for tridimensional reconstruction and camera localization from a set of images is well known to be Bundle Adjustment (BA). Although BA was regarded for years as a costly method restricted to the offline domain, several real time algorithms based on BA flourished in the last decade. However those algorithms were limited to perform SLAM in small scenes or only Visual Odometry. In this work we built on excellent algorithms of the last years to design from scratch a Monocular SLAM system that operates in real time, in small and large, indoor and outdoor environments, with the capability of wide baseline loop closing and relocalization, and including full automatic initialization. Our survival of the fittest approach to select the points and keyframes of the reconstruction generates a compact and trackable map that only grows if the scene content changes, enhancing lifelong operation. We present an exhaustive evaluation in 27 sequences from the most popular datasets achieving unprecedented performance with a typical localization accuracy from 0.2% to 1% of the trajectory dimension in scenes from a desk to several city blocks. We make public a ROS implementation.", "author" : [ { "dropping-particle" : "", "family" : "Mur-Artal", "given" : "Raul", "non-dropping-particle" : "", "parse-names" : false, "suffix" : "" }, { "dropping-particle" : "", "family" : "Montiel", "given" : "J. M M", "non-dropping-particle" : "", "parse-names" : false, "suffix" : "" }, { "dropping-particle" : "", "family" : "Tardos", "given" : "Juan D.", "non-dropping-particle" : "", "parse-names" : false, "suffix" : "" } ], "container-title" : "IEEE Transactions on Robotics", "id" : "ITEM-1", "issue" : "5", "issued" : { "date-parts" : [ [ "2015" ] ] }, "page" : "1147-1163", "title" : "ORB-SLAM: A Versatile and Accurate Monocular SLAM System", "type" : "article-journal", "volume" : "31" }, "uris" : [ "http://www.mendeley.com/documents/?uuid=7da119a0-932e-46fa-932e-cf091430e5e3" ] } ], "mendeley" : { "formattedCitation" : "[1]", "plainTextFormattedCitation" : "[1]" }, "properties" : { "noteIndex" : 0 }, "schema" : "https://github.com/citation-style-language/schema/raw/master/csl-citation.json" }</w:instrText>
      </w:r>
      <w:r>
        <w:fldChar w:fldCharType="separate"/>
      </w:r>
      <w:r w:rsidRPr="00A223E7">
        <w:rPr>
          <w:noProof/>
        </w:rPr>
        <w:t>[1]</w:t>
      </w:r>
      <w:r>
        <w:fldChar w:fldCharType="end"/>
      </w:r>
      <w:r>
        <w:t xml:space="preserve">, an automatic map initialization was used to find the initial correspondence. Then, model is selections by compute a robust heuristic </w:t>
      </w:r>
    </w:p>
    <w:p w14:paraId="09D840D6" w14:textId="77777777" w:rsidR="00FD24B2" w:rsidRDefault="00DB38A4" w:rsidP="00F6428F">
      <w:pPr>
        <w:pStyle w:val="Text"/>
        <w:ind w:firstLine="0"/>
      </w:pPr>
      <m:oMathPara>
        <m:oMath>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H</m:t>
                  </m:r>
                </m:sub>
              </m:sSub>
            </m:num>
            <m:den>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F</m:t>
                  </m:r>
                </m:sub>
              </m:sSub>
            </m:den>
          </m:f>
        </m:oMath>
      </m:oMathPara>
    </w:p>
    <w:p w14:paraId="483C054B" w14:textId="77777777" w:rsidR="00F6428F" w:rsidRDefault="00B8624D" w:rsidP="00F6428F">
      <w:pPr>
        <w:pStyle w:val="Text"/>
        <w:ind w:firstLine="0"/>
      </w:pPr>
      <w:r>
        <w:t xml:space="preserve">In which </w:t>
      </w:r>
      <m:oMath>
        <m:sSub>
          <m:sSubPr>
            <m:ctrlPr>
              <w:rPr>
                <w:rFonts w:ascii="Cambria Math" w:hAnsi="Cambria Math"/>
                <w:i/>
              </w:rPr>
            </m:ctrlPr>
          </m:sSubPr>
          <m:e>
            <m:r>
              <w:rPr>
                <w:rFonts w:ascii="Cambria Math" w:hAnsi="Cambria Math"/>
              </w:rPr>
              <m:t>S</m:t>
            </m:r>
          </m:e>
          <m:sub>
            <m:r>
              <w:rPr>
                <w:rFonts w:ascii="Cambria Math" w:hAnsi="Cambria Math"/>
              </w:rPr>
              <m:t>H</m:t>
            </m:r>
          </m:sub>
        </m:sSub>
      </m:oMath>
      <w:r w:rsidR="001F1911">
        <w:t xml:space="preserve"> and </w:t>
      </w:r>
      <m:oMath>
        <m:sSub>
          <m:sSubPr>
            <m:ctrlPr>
              <w:rPr>
                <w:rFonts w:ascii="Cambria Math" w:hAnsi="Cambria Math"/>
                <w:i/>
              </w:rPr>
            </m:ctrlPr>
          </m:sSubPr>
          <m:e>
            <m:r>
              <w:rPr>
                <w:rFonts w:ascii="Cambria Math" w:hAnsi="Cambria Math"/>
              </w:rPr>
              <m:t>S</m:t>
            </m:r>
          </m:e>
          <m:sub>
            <m:r>
              <w:rPr>
                <w:rFonts w:ascii="Cambria Math" w:hAnsi="Cambria Math"/>
              </w:rPr>
              <m:t>F</m:t>
            </m:r>
          </m:sub>
        </m:sSub>
      </m:oMath>
      <w:r w:rsidR="008C1179">
        <w:t xml:space="preserve"> is the score </w:t>
      </w:r>
      <w:r w:rsidR="003914CB">
        <w:t>for</w:t>
      </w:r>
      <w:r w:rsidR="004704AB">
        <w:t xml:space="preserve"> homo</w:t>
      </w:r>
      <w:r w:rsidR="00032F40">
        <w:t>graphy</w:t>
      </w:r>
      <w:r w:rsidR="004704AB">
        <w:t xml:space="preserve"> matrix and </w:t>
      </w:r>
      <w:r w:rsidR="00C015E6">
        <w:t>fundamental matrix</w:t>
      </w:r>
      <w:r w:rsidR="00167B67">
        <w:t xml:space="preserve">. The score is </w:t>
      </w:r>
      <w:r w:rsidR="003A2F5B">
        <w:t>evaluated</w:t>
      </w:r>
      <w:r w:rsidR="00167B67">
        <w:t xml:space="preserve"> through </w:t>
      </w:r>
      <w:r w:rsidR="0047622F">
        <w:t xml:space="preserve">find the </w:t>
      </w:r>
      <w:r w:rsidR="00047E66">
        <w:t xml:space="preserve">best </w:t>
      </w:r>
      <w:r w:rsidR="00613026">
        <w:t>correspondence</w:t>
      </w:r>
      <w:r w:rsidR="00047E66">
        <w:t xml:space="preserve"> </w:t>
      </w:r>
      <w:r w:rsidR="00D20528">
        <w:t xml:space="preserve">judged by </w:t>
      </w:r>
    </w:p>
    <w:p w14:paraId="41A3E6E3" w14:textId="77777777" w:rsidR="00240D38" w:rsidRDefault="00DB38A4" w:rsidP="00F6428F">
      <w:pPr>
        <w:pStyle w:val="Text"/>
        <w:ind w:firstLine="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r</m:t>
              </m:r>
            </m:sub>
          </m:sSub>
        </m:oMath>
      </m:oMathPara>
    </w:p>
    <w:p w14:paraId="47DD67BC" w14:textId="77777777" w:rsidR="00F6428F" w:rsidRPr="00B44229" w:rsidRDefault="00DB38A4" w:rsidP="00F6428F">
      <w:pPr>
        <w:pStyle w:val="Text"/>
      </w:pPr>
      <m:oMathPara>
        <m:oMath>
          <m:sSubSup>
            <m:sSubSupPr>
              <m:ctrlPr>
                <w:rPr>
                  <w:rFonts w:ascii="Cambria Math" w:hAnsi="Cambria Math"/>
                  <w:i/>
                </w:rPr>
              </m:ctrlPr>
            </m:sSubSupPr>
            <m:e>
              <m:r>
                <w:rPr>
                  <w:rFonts w:ascii="Cambria Math" w:hAnsi="Cambria Math"/>
                </w:rPr>
                <m:t>x</m:t>
              </m:r>
            </m:e>
            <m:sub>
              <m:r>
                <w:rPr>
                  <w:rFonts w:ascii="Cambria Math" w:hAnsi="Cambria Math"/>
                </w:rPr>
                <m:t>c</m:t>
              </m:r>
            </m:sub>
            <m:sup>
              <m:r>
                <w:rPr>
                  <w:rFonts w:ascii="Cambria Math" w:hAnsi="Cambria Math"/>
                </w:rPr>
                <m:t>T</m:t>
              </m:r>
            </m:sup>
          </m:sSubSup>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0</m:t>
          </m:r>
        </m:oMath>
      </m:oMathPara>
    </w:p>
    <w:p w14:paraId="13E165E6" w14:textId="77777777" w:rsidR="0098377D" w:rsidRDefault="009D1238" w:rsidP="00B44229">
      <w:pPr>
        <w:pStyle w:val="Text"/>
        <w:ind w:firstLine="0"/>
      </w:pPr>
      <w:r>
        <w:t xml:space="preserve">Then, we will find the </w:t>
      </w:r>
      <w:r w:rsidR="00240C77">
        <w:t>motion and structure from</w:t>
      </w:r>
      <w:r w:rsidR="00D17018">
        <w:t xml:space="preserve"> motion </w:t>
      </w:r>
      <w:r w:rsidR="006C4546">
        <w:t>recovery</w:t>
      </w:r>
      <w:r w:rsidR="00A72A8B">
        <w:t>.</w:t>
      </w:r>
      <w:r w:rsidR="007C7B8B">
        <w:t xml:space="preserve"> Bundle adjustment will be used again to refine the </w:t>
      </w:r>
      <w:r w:rsidR="00F45620">
        <w:t xml:space="preserve">result. </w:t>
      </w:r>
      <w:r w:rsidR="00735BCE">
        <w:t xml:space="preserve">Under the condition that we </w:t>
      </w:r>
      <w:r w:rsidR="00146DB3">
        <w:t>have</w:t>
      </w:r>
      <w:r w:rsidR="00735BCE">
        <w:t xml:space="preserve"> already known the camera intrinsic matrix</w:t>
      </w:r>
      <w:r w:rsidR="00E64B73">
        <w:t xml:space="preserve">, </w:t>
      </w:r>
      <w:r w:rsidR="004E78B6">
        <w:t xml:space="preserve">we should be able to </w:t>
      </w:r>
      <w:r w:rsidR="00C6503D">
        <w:t>estimate the rough 3D point location</w:t>
      </w:r>
      <w:r w:rsidR="00C42534">
        <w:t xml:space="preserve"> from multiple views</w:t>
      </w:r>
      <w:r w:rsidR="009D209A">
        <w:t xml:space="preserve">. </w:t>
      </w:r>
      <w:r w:rsidR="0035036A">
        <w:t xml:space="preserve">Then, 3D point location will be converted into </w:t>
      </w:r>
      <w:r w:rsidR="00FF3924">
        <w:t xml:space="preserve">3D occupancy </w:t>
      </w:r>
      <w:r w:rsidR="0068554E">
        <w:t xml:space="preserve">grid which will be feed into the </w:t>
      </w:r>
      <w:r w:rsidR="00F5559B">
        <w:t>RNN from each possible</w:t>
      </w:r>
      <w:r w:rsidR="00541A93">
        <w:t xml:space="preserve">. </w:t>
      </w:r>
      <w:r w:rsidR="00081F87">
        <w:t>One should be able to</w:t>
      </w:r>
      <w:r w:rsidR="007A6BE7">
        <w:t xml:space="preserve"> achieve multiple </w:t>
      </w:r>
      <w:r w:rsidR="003F3C65">
        <w:t xml:space="preserve">3D occupancy </w:t>
      </w:r>
      <w:r w:rsidR="007C3AA5">
        <w:t>by</w:t>
      </w:r>
      <w:r w:rsidR="00E2547A">
        <w:t xml:space="preserve"> using different combination of </w:t>
      </w:r>
      <w:r w:rsidR="0098377D">
        <w:t>frames.</w:t>
      </w:r>
    </w:p>
    <w:p w14:paraId="490EF0C9" w14:textId="77777777" w:rsidR="0098377D" w:rsidRDefault="0098377D" w:rsidP="00B44229">
      <w:pPr>
        <w:pStyle w:val="Text"/>
        <w:ind w:firstLine="0"/>
      </w:pPr>
    </w:p>
    <w:p w14:paraId="5D382CC1" w14:textId="77777777" w:rsidR="00B44229" w:rsidRDefault="009F0A38" w:rsidP="00B44229">
      <w:pPr>
        <w:pStyle w:val="Text"/>
        <w:ind w:firstLine="0"/>
      </w:pPr>
      <w:r>
        <w:t>We will form a long short term</w:t>
      </w:r>
      <w:r w:rsidR="007B27B9">
        <w:t xml:space="preserve"> memory (</w:t>
      </w:r>
      <w:r w:rsidR="0020127F">
        <w:t>LSTM)</w:t>
      </w:r>
      <w:r w:rsidR="00FC7538">
        <w:t xml:space="preserve"> RNN to prevent </w:t>
      </w:r>
      <w:r w:rsidR="004F13CB">
        <w:t>vanishing or explode</w:t>
      </w:r>
      <w:r w:rsidR="005C7DF5">
        <w:t xml:space="preserve"> the training weight.</w:t>
      </w:r>
      <w:r w:rsidR="00B6621B">
        <w:t xml:space="preserve"> </w:t>
      </w:r>
      <w:r w:rsidR="006D496E">
        <w:t xml:space="preserve">At each </w:t>
      </w:r>
      <w:r w:rsidR="00350ED5">
        <w:t xml:space="preserve">time step, </w:t>
      </w:r>
      <w:r w:rsidR="00AA6306">
        <w:t xml:space="preserve">we will feed the </w:t>
      </w:r>
      <w:r w:rsidR="00060174">
        <w:t xml:space="preserve">possible </w:t>
      </w:r>
      <w:r w:rsidR="00CA2995">
        <w:t xml:space="preserve">calculated </w:t>
      </w:r>
      <w:r w:rsidR="001D4D65">
        <w:t xml:space="preserve">3D </w:t>
      </w:r>
      <w:r w:rsidR="004E6081">
        <w:t>occupancy</w:t>
      </w:r>
      <w:r w:rsidR="001D4D65">
        <w:t xml:space="preserve"> </w:t>
      </w:r>
      <w:r w:rsidR="004E6081">
        <w:t xml:space="preserve">from </w:t>
      </w:r>
      <w:r w:rsidR="00C47286">
        <w:t>SLAM</w:t>
      </w:r>
      <w:r w:rsidR="00615A0B">
        <w:t>. Eventually,</w:t>
      </w:r>
      <w:r w:rsidR="00867F1F">
        <w:t xml:space="preserve"> the network will output </w:t>
      </w:r>
      <w:r w:rsidR="00081406">
        <w:t>the</w:t>
      </w:r>
      <w:r w:rsidR="003F10EC">
        <w:t xml:space="preserve"> predicted </w:t>
      </w:r>
      <w:r w:rsidR="00DB1081">
        <w:t xml:space="preserve">3D point. </w:t>
      </w:r>
      <w:r w:rsidR="00AF376E">
        <w:t xml:space="preserve">The structure is </w:t>
      </w:r>
      <w:r w:rsidR="00F55252">
        <w:t xml:space="preserve">also inspired </w:t>
      </w:r>
      <w:r w:rsidR="00F55252">
        <w:lastRenderedPageBreak/>
        <w:t>by residual</w:t>
      </w:r>
      <w:r w:rsidR="000F0380">
        <w:t xml:space="preserve"> neural network (RNN). Instead of calculate the</w:t>
      </w:r>
      <w:r w:rsidR="000A50A4">
        <w:t xml:space="preserve"> directly </w:t>
      </w:r>
      <w:r w:rsidR="00573037">
        <w:t xml:space="preserve">mapping from input to output at each </w:t>
      </w:r>
      <w:r w:rsidR="00337FEB">
        <w:t>hidden layer</w:t>
      </w:r>
      <w:r w:rsidR="007344B5">
        <w:t>, it</w:t>
      </w:r>
      <w:r w:rsidR="007749F5">
        <w:t xml:space="preserve"> calcula</w:t>
      </w:r>
      <w:r w:rsidR="00592934">
        <w:t>t</w:t>
      </w:r>
      <w:r w:rsidR="007749F5">
        <w:t>e</w:t>
      </w:r>
      <w:r w:rsidR="00592934">
        <w:t>s</w:t>
      </w:r>
      <w:r w:rsidR="007749F5">
        <w:t xml:space="preserve"> the possible </w:t>
      </w:r>
      <w:r w:rsidR="000545B1">
        <w:t xml:space="preserve">residual </w:t>
      </w:r>
      <w:r w:rsidR="00EB7894">
        <w:t>change.</w:t>
      </w:r>
      <w:r w:rsidR="00615A0B">
        <w:t xml:space="preserve"> </w:t>
      </w:r>
      <w:r w:rsidR="00A3131E">
        <w:t xml:space="preserve">It has been approved the </w:t>
      </w:r>
      <w:r w:rsidR="00D94D6B">
        <w:t xml:space="preserve">resNet </w:t>
      </w:r>
      <w:r w:rsidR="00C32356">
        <w:t xml:space="preserve">outperform most </w:t>
      </w:r>
      <w:r w:rsidR="006E693B">
        <w:t>network at several different data set.</w:t>
      </w:r>
    </w:p>
    <w:p w14:paraId="4F19CADE" w14:textId="77777777" w:rsidR="00AC79DD" w:rsidRDefault="00AC79DD" w:rsidP="00B44229">
      <w:pPr>
        <w:pStyle w:val="Text"/>
        <w:ind w:firstLine="0"/>
      </w:pPr>
    </w:p>
    <w:p w14:paraId="2B888FED" w14:textId="77777777" w:rsidR="00146DB3" w:rsidRDefault="00860AF8" w:rsidP="00B44229">
      <w:pPr>
        <w:pStyle w:val="Text"/>
        <w:ind w:firstLine="0"/>
      </w:pPr>
      <w:r>
        <w:t xml:space="preserve">The result of our algorithm will be evaluated in two different stages. First, </w:t>
      </w:r>
      <w:r w:rsidR="00AE187D">
        <w:t xml:space="preserve">we will compare our predicted </w:t>
      </w:r>
      <w:r w:rsidR="00892206">
        <w:t xml:space="preserve">3D grid </w:t>
      </w:r>
      <w:r w:rsidR="0011229C">
        <w:t>occupancy</w:t>
      </w:r>
      <w:r w:rsidR="00892206">
        <w:t xml:space="preserve"> as well as the ground truth</w:t>
      </w:r>
      <w:r w:rsidR="0011229C">
        <w:t xml:space="preserve"> to see how accurately our algorithm </w:t>
      </w:r>
      <w:r w:rsidR="009922C2">
        <w:t xml:space="preserve">will performance. Second, we will evaluate </w:t>
      </w:r>
      <w:r w:rsidR="00DF6B6A">
        <w:t xml:space="preserve">on cases that </w:t>
      </w:r>
      <w:r w:rsidR="00744BB8">
        <w:t xml:space="preserve">single </w:t>
      </w:r>
      <w:r w:rsidR="00E66CCD">
        <w:t xml:space="preserve">SLAM or NN algorithm that fail to prove that </w:t>
      </w:r>
      <w:r w:rsidR="00EA7075">
        <w:t xml:space="preserve">our algorithm can be applied widely at different cases. </w:t>
      </w:r>
    </w:p>
    <w:p w14:paraId="31063271" w14:textId="77777777" w:rsidR="00F6428F" w:rsidRPr="00657C00" w:rsidRDefault="00F6428F" w:rsidP="00F6428F">
      <w:pPr>
        <w:pStyle w:val="Heading1"/>
        <w:numPr>
          <w:ilvl w:val="0"/>
          <w:numId w:val="1"/>
        </w:numPr>
        <w:rPr>
          <w:b/>
        </w:rPr>
      </w:pPr>
      <w:r w:rsidRPr="00657C00">
        <w:rPr>
          <w:b/>
        </w:rPr>
        <w:t>Intermediate and preliminary result</w:t>
      </w:r>
    </w:p>
    <w:p w14:paraId="55C9ED7E" w14:textId="77777777" w:rsidR="00F6428F" w:rsidRPr="00365802" w:rsidRDefault="00F6428F" w:rsidP="00F6428F">
      <w:pPr>
        <w:ind w:firstLine="202"/>
      </w:pPr>
      <w:r>
        <w:t>So far, we spend most of our times studying different approaches to solver the 3D reconstruction from traditional SLAM approach to current neural networks approach.</w:t>
      </w:r>
    </w:p>
    <w:p w14:paraId="3EA8EFD0" w14:textId="77777777" w:rsidR="00F6428F" w:rsidRDefault="00F6428F" w:rsidP="00F6428F">
      <w:pPr>
        <w:pStyle w:val="Text"/>
        <w:ind w:firstLine="202"/>
      </w:pPr>
      <w:r>
        <w:t xml:space="preserve">RGB-D SLAM uses frame to frame tracking to minimize both the photometric and the depth error over pixels through global loop closure </w:t>
      </w:r>
      <w:r>
        <w:fldChar w:fldCharType="begin" w:fldLock="1"/>
      </w:r>
      <w:r>
        <w:instrText>ADDIN CSL_CITATION { "citationItems" : [ { "id" : "ITEM-1", "itemData" : { "DOI" : "10.1109/IROS.2013.6696650", "ISBN" : "9781467363587", "ISSN" : "21530858", "PMID" : "6696650", "abstract" : "In this paper, we propose a dense visual SLAM method for RGB-D cameras that minimizes both the photometric and the depth error over all pixels. In contrast to sparse, feature-based methods, this allows us to better exploit the available information in the image data which leads to higher pose accuracy. Furthermore, we propose an entropy-based similarity measure for keyframe selection and loop closure detection. From all successful matches, we build up a graph that we optimize using the g2o framework. We evaluated our approach extensively on publicly available benchmark datasets, and found that it performs well in scenes with low texture as well as low structure. In direct comparison to several state-of-the-art methods, our approach yields a significantly lower trajectory error. We release our software as open-source.", "author" : [ { "dropping-particle" : "", "family" : "Kerl", "given" : "Christian", "non-dropping-particle" : "", "parse-names" : false, "suffix" : "" }, { "dropping-particle" : "", "family" : "Sturm", "given" : "Jurgen", "non-dropping-particle" : "", "parse-names" : false, "suffix" : "" }, { "dropping-particle" : "", "family" : "Cremers", "given" : "Daniel", "non-dropping-particle" : "", "parse-names" : false, "suffix" : "" } ], "container-title" : "IEEE International Conference on Intelligent Robots and Systems", "id" : "ITEM-1", "issued" : { "date-parts" : [ [ "2013" ] ] }, "page" : "2100-2106", "title" : "Dense visual SLAM for RGB-D cameras", "type" : "paper-conference" }, "uris" : [ "http://www.mendeley.com/documents/?uuid=ba78aff0-6d90-4c8e-ad56-fb6f8299a2a1" ] } ], "mendeley" : { "formattedCitation" : "[2]", "plainTextFormattedCitation" : "[2]", "previouslyFormattedCitation" : "[1]" }, "properties" : { "noteIndex" : 0 }, "schema" : "https://github.com/citation-style-language/schema/raw/master/csl-citation.json" }</w:instrText>
      </w:r>
      <w:r>
        <w:fldChar w:fldCharType="separate"/>
      </w:r>
      <w:r w:rsidRPr="00A223E7">
        <w:rPr>
          <w:noProof/>
        </w:rPr>
        <w:t>[2]</w:t>
      </w:r>
      <w:r>
        <w:fldChar w:fldCharType="end"/>
      </w:r>
      <w:r>
        <w:t xml:space="preserve"> </w:t>
      </w:r>
      <w:r>
        <w:fldChar w:fldCharType="begin" w:fldLock="1"/>
      </w:r>
      <w:r>
        <w:instrText>ADDIN CSL_CITATION { "citationItems" : [ { "id" : "ITEM-1", "itemData" : { "DOI" : "10.15607/RSS.2015.XI.001", "ISBN" : "9780992374716", "ISSN" : "2330765X", "PMID" : "397311", "abstract" : "We present a novel approach to real-time dense visual SLAM. Our system is capable of capturing comprehensive dense globally consistent surfel-based maps of room scale environments explored using an RGB-D camera in an incremental online fashion, without pose graph optimisation or any postprocessing steps. This is accomplished by using dense frame-tomodel camera tracking and windowed surfel-based fusion coupled with frequent model refinement through non-rigid surface deformations. Our approach applies local model-to-model surface loop closure optimisations as often as possible to stay close to the mode of the map distribution, while utilising global loop closure to recover from arbitrary drift and maintain global consistency", "author" : [ { "dropping-particle" : "", "family" : "Whelan", "given" : "Thomas", "non-dropping-particle" : "", "parse-names" : false, "suffix" : "" }, { "dropping-particle" : "", "family" : "Leutenegger", "given" : "Stefan", "non-dropping-particle" : "", "parse-names" : false, "suffix" : "" }, { "dropping-particle" : "", "family" : "Salas-moreno", "given" : "Renato F", "non-dropping-particle" : "", "parse-names" : false, "suffix" : "" }, { "dropping-particle" : "", "family" : "Glocker", "given" : "Ben", "non-dropping-particle" : "", "parse-names" : false, "suffix" : "" }, { "dropping-particle" : "", "family" : "Davison", "given" : "Andrew J", "non-dropping-particle" : "", "parse-names" : false, "suffix" : "" } ], "container-title" : "Robotics: Science and Systems", "id" : "ITEM-1", "issue" : "December", "issued" : { "date-parts" : [ [ "2015" ] ] }, "title" : "ElasticFusion : Dense SLAM Without A Pose Graph", "type" : "article-journal", "volume" : "2015" }, "uris" : [ "http://www.mendeley.com/documents/?uuid=6a1eae0c-228e-476b-b140-7cbadf266ae5" ] } ], "mendeley" : { "formattedCitation" : "[3]", "plainTextFormattedCitation" : "[3]", "previouslyFormattedCitation" : "[2]" }, "properties" : { "noteIndex" : 0 }, "schema" : "https://github.com/citation-style-language/schema/raw/master/csl-citation.json" }</w:instrText>
      </w:r>
      <w:r>
        <w:fldChar w:fldCharType="separate"/>
      </w:r>
      <w:r w:rsidRPr="00A223E7">
        <w:rPr>
          <w:noProof/>
        </w:rPr>
        <w:t>[3]</w:t>
      </w:r>
      <w:r>
        <w:fldChar w:fldCharType="end"/>
      </w:r>
      <w:r>
        <w:t xml:space="preserve">. However, this method requires a dense observation from Multiview. This is both computation expensive and require a huge amount of data. ORB-SLAM is another approach without utilizing pixel depth information as above. Instead, it first uses ORB extractor </w:t>
      </w:r>
      <w:r>
        <w:fldChar w:fldCharType="begin" w:fldLock="1"/>
      </w:r>
      <w:r>
        <w:instrText>ADDIN CSL_CITATION { "citationItems" : [ { "id" : "ITEM-1", "itemData" : { "DOI" : "10.1109/ICCV.2011.6126544", "ISBN" : "9781457711015", "ISSN" : "1550-5499", "PMID" : "20033598", "abstract" : "Feature matching is at the base of many computer vi-sion problems, such as object recognition or structure from motion. Current methods rely on costly descriptors for de-tection and matching. In this paper, we propose a very fast binary descriptor based on BRIEF, called ORB, which is rotation invariant and resistant to noise. We demonstrate through experiments how ORB is at two orders of magni-tude faster than SIFT, while performing as well in many situations. The efficiency is tested on several real-world ap-plications, including object detection and patch-tracking on a smart phone.", "author" : [ { "dropping-particle" : "", "family" : "Rublee", "given" : "Ethan", "non-dropping-particle" : "", "parse-names" : false, "suffix" : "" }, { "dropping-particle" : "", "family" : "Rabaud", "given" : "Vincent", "non-dropping-particle" : "", "parse-names" : false, "suffix" : "" }, { "dropping-particle" : "", "family" : "Konolige", "given" : "Kurt", "non-dropping-particle" : "", "parse-names" : false, "suffix" : "" }, { "dropping-particle" : "", "family" : "Bradski", "given" : "Gary", "non-dropping-particle" : "", "parse-names" : false, "suffix" : "" } ], "container-title" : "Proceedings of the IEEE International Conference on Computer Vision", "id" : "ITEM-1", "issued" : { "date-parts" : [ [ "2011" ] ] }, "page" : "2564-2571", "title" : "ORB: An efficient alternative to SIFT or SURF", "type" : "paper-conference" }, "uris" : [ "http://www.mendeley.com/documents/?uuid=fecd8836-b502-472f-a813-c3dc9c4786ef" ] } ], "mendeley" : { "formattedCitation" : "[4]", "plainTextFormattedCitation" : "[4]", "previouslyFormattedCitation" : "[3]" }, "properties" : { "noteIndex" : 0 }, "schema" : "https://github.com/citation-style-language/schema/raw/master/csl-citation.json" }</w:instrText>
      </w:r>
      <w:r>
        <w:fldChar w:fldCharType="separate"/>
      </w:r>
      <w:r w:rsidRPr="00A223E7">
        <w:rPr>
          <w:noProof/>
        </w:rPr>
        <w:t>[4]</w:t>
      </w:r>
      <w:r>
        <w:fldChar w:fldCharType="end"/>
      </w:r>
      <w:r>
        <w:t xml:space="preserve"> to extract points from different frames. Best correspondence is established between two frames which has the most matched key points to form a spanning tree for all frames. Then, initial 3D points are estimated by using the spanning true frames. Last, 3D points are refined by global loop closure through using Multiview. However, this method still utilize dense data </w:t>
      </w:r>
      <w:r>
        <w:fldChar w:fldCharType="begin" w:fldLock="1"/>
      </w:r>
      <w:r>
        <w:instrText>ADDIN CSL_CITATION { "citationItems" : [ { "id" : "ITEM-1", "itemData" : { "DOI" : "10.1007/978-3-319-10605-2_54", "ISBN" : "9783319106045", "ISSN" : "16113349", "PMID" : "638263", "abstract" : "We propose a direct (feature-less) monocular SLAM algorithm which, in contrast to current state-of-the-art regarding direct meth- ods, allows to build large-scale, consistent maps of the environment. Along with highly accurate pose estimation based on direct image alignment, the 3D environment is reconstructed in real-time as pose-graph of keyframes with associated semi-dense depth maps. These are obtained by filtering over a large number of pixelwise small-baseline stereo comparisons. The explicitly scale-drift aware formulation allows the approach to operate on challenging sequences including large variations in scene scale. Major enablers are two key novelties: (1) a novel direct tracking method which operates on sim(3), thereby explicitly detecting scale-drift, and (2) an elegant probabilistic solution to include the effect of noisy depth values into tracking. The resulting direct monocular SLAM system runs in real-time on a CPU.", "author" : [ { "dropping-particle" : "", "family" : "Engel", "given" : "Jakob", "non-dropping-particle" : "", "parse-names" : false, "suffix" : "" }, { "dropping-particle" : "", "family" : "Sch\u00f6ps", "given" : "Thomas", "non-dropping-particle" : "", "parse-names" : false, "suffix" : "" }, { "dropping-particle" : "", "family" : "Cremers", "given" : "Daniel", "non-dropping-particle" : "", "parse-names" : false, "suffix" : "" } ], "container-title" : "Lecture Notes in Computer Science (including subseries Lecture Notes in Artificial Intelligence and Lecture Notes in Bioinformatics)", "id" : "ITEM-1", "issue" : "PART 2", "issued" : { "date-parts" : [ [ "2014" ] ] }, "page" : "834-849", "title" : "LSD-SLAM: Large-Scale Direct monocular SLAM", "type" : "paper-conference", "volume" : "8690 LNCS" }, "uris" : [ "http://www.mendeley.com/documents/?uuid=5dbb21be-f075-42b0-a7dc-10f54f416c04" ] } ], "mendeley" : { "formattedCitation" : "[5]", "plainTextFormattedCitation" : "[5]", "previouslyFormattedCitation" : "[4]" }, "properties" : { "noteIndex" : 0 }, "schema" : "https://github.com/citation-style-language/schema/raw/master/csl-citation.json" }</w:instrText>
      </w:r>
      <w:r>
        <w:fldChar w:fldCharType="separate"/>
      </w:r>
      <w:r w:rsidRPr="00A223E7">
        <w:rPr>
          <w:noProof/>
        </w:rPr>
        <w:t>[5]</w:t>
      </w:r>
      <w:r>
        <w:fldChar w:fldCharType="end"/>
      </w:r>
      <w:r>
        <w:t xml:space="preserve">. Prior knowledge with semantic priors is also integrated to monocular SLAM </w:t>
      </w:r>
      <w:r>
        <w:fldChar w:fldCharType="begin" w:fldLock="1"/>
      </w:r>
      <w:r>
        <w:instrText>ADDIN CSL_CITATION { "citationItems" : [ { "id" : "ITEM-1", "itemData" : { "DOI" : "10.1109/CVPR.2013.170", "ISBN" : "978-0-7695-4989-7", "ISSN" : "1063-6919", "abstract" : "We propose a formulation of monocular SLAM which combines live dense reconstruction with shape priors-based 3D tracking and reconstruction. Current live dense SLAM approaches are limited to the reconstruction of visible surfaces. Moreover, most of them are based on the minimisation of a photo-consistency error, which usually makes them sensitive to specularities. In the 3D pose recovery literature, problems caused by imperfect and ambiguous image information have been dealt with by using prior shape knowledge. At the same time, the success of depth sensors has shown that combining joint image and depth information drastically increases the robustness of the classical monocular 3D tracking and 3D reconstruction approaches. In this work we link dense SLAM to 3D object pose and shape recovery. More specifically, we automatically augment our SLAM system with object specific identity, together with 6D pose and additional shape degrees of freedom for the object(s) of known class in the scene, combining image data and depth information for the pose and shape recovery. This leads to a system that allows for full scaled 3D reconstruction with the known object(s) segmented from the scene. The segmentation enhances the clarity, accuracy and completeness of the maps built by the dense SLAM system, while the dense 3D data aids the segmentation process, yielding faster and more reliable convergence than when using 2D image data alone. View full abstract", "author" : [ { "dropping-particle" : "", "family" : "Dame", "given" : "a", "non-dropping-particle" : "", "parse-names" : false, "suffix" : "" }, { "dropping-particle" : "", "family" : "Prisacariu", "given" : "V a", "non-dropping-particle" : "", "parse-names" : false, "suffix" : "" }, { "dropping-particle" : "", "family" : "Ren", "given" : "C Y", "non-dropping-particle" : "", "parse-names" : false, "suffix" : "" }, { "dropping-particle" : "", "family" : "Reid", "given" : "I", "non-dropping-particle" : "", "parse-names" : false, "suffix" : "" } ], "container-title" : "Computer Vision and Pattern Recognition (CVPR), 2013 IEEE Conference on", "id" : "ITEM-1", "issued" : { "date-parts" : [ [ "2013" ] ] }, "page" : "1288-1295", "title" : "Dense Reconstruction Using 3D Object Shape Priors", "type" : "article-journal" }, "uris" : [ "http://www.mendeley.com/documents/?uuid=60ac47c9-3e7e-45ae-9116-10fcf030391b" ] } ], "mendeley" : { "formattedCitation" : "[6]", "plainTextFormattedCitation" : "[6]", "previouslyFormattedCitation" : "[5]" }, "properties" : { "noteIndex" : 0 }, "schema" : "https://github.com/citation-style-language/schema/raw/master/csl-citation.json" }</w:instrText>
      </w:r>
      <w:r>
        <w:fldChar w:fldCharType="separate"/>
      </w:r>
      <w:r w:rsidRPr="00A223E7">
        <w:rPr>
          <w:noProof/>
        </w:rPr>
        <w:t>[6]</w:t>
      </w:r>
      <w:r>
        <w:fldChar w:fldCharType="end"/>
      </w:r>
      <w:r>
        <w:t xml:space="preserve">. Known objects segmented from the sense is used to enhance the clarity, accuracy, and completeness of the map built by the dense SLAM system. </w:t>
      </w:r>
    </w:p>
    <w:p w14:paraId="7204CDC2" w14:textId="77777777" w:rsidR="00F6428F" w:rsidRDefault="00F6428F" w:rsidP="00F6428F">
      <w:pPr>
        <w:pStyle w:val="Text"/>
      </w:pPr>
      <w:r>
        <w:t xml:space="preserve">Convolutional neural networks (CNN) are widely used in image classification, localization, segmentation, and so on. Convolutional neural networks can also be used to infer a 3D representation of a previously unseen object given a single image of this object </w:t>
      </w:r>
      <w:r>
        <w:fldChar w:fldCharType="begin" w:fldLock="1"/>
      </w:r>
      <w:r>
        <w:instrText>ADDIN CSL_CITATION { "citationItems" : [ { "id" : "ITEM-1", "itemData" : { "DOI" : "10.1613/jair.301", "ISBN" : "0-7803-3213-X", "ISSN" : "10769757", "PMID" : "17255001", "abstract" : "We present a convolutional network capable of generating images of a previously unseen object from arbitrary viewpoints given a single image of this object. The input to the network is a single image and the desired new viewpoint; the output is a view of the object from this desired viewpoint. The network is trained on renderings of synthetic 3D models. It learns an implicit 3D representation of the object class, which allows it to transfer shape knowledge from training instances to a new object instance. Beside the color image, the network can also generate the depth map of an object from arbitrary viewpoints. This allows us to predict 3D point clouds from a single image, which can be fused into a surface mesh. We experimented with cars and chairs. Even though the network is trained on artificial data, it generalizes well to objects in natural images without any modifications.", "author" : [ { "dropping-particle" : "", "family" : "Tatarchenko", "given" : "Maxim", "non-dropping-particle" : "", "parse-names" : false, "suffix" : "" }, { "dropping-particle" : "", "family" : "Dosovitskiy", "given" : "Alexey", "non-dropping-particle" : "", "parse-names" : false, "suffix" : "" }, { "dropping-particle" : "", "family" : "Brox", "given" : "Thomas", "non-dropping-particle" : "", "parse-names" : false, "suffix" : "" } ], "container-title" : "arXiv:1511.06702 [cs]", "id" : "ITEM-1", "issued" : { "date-parts" : [ [ "2015" ] ] }, "title" : "Single-view to Multi-view: Reconstructing Unseen Views with a Convolutional Network", "type" : "article-journal" }, "uris" : [ "http://www.mendeley.com/documents/?uuid=3cef9c0b-e57a-4edf-a3e2-1bff73a5394a" ] } ], "mendeley" : { "formattedCitation" : "[7]", "plainTextFormattedCitation" : "[7]", "previouslyFormattedCitation" : "[6]" }, "properties" : { "noteIndex" : 0 }, "schema" : "https://github.com/citation-style-language/schema/raw/master/csl-citation.json" }</w:instrText>
      </w:r>
      <w:r>
        <w:fldChar w:fldCharType="separate"/>
      </w:r>
      <w:r w:rsidRPr="00A223E7">
        <w:rPr>
          <w:noProof/>
        </w:rPr>
        <w:t>[7]</w:t>
      </w:r>
      <w:r>
        <w:fldChar w:fldCharType="end"/>
      </w:r>
      <w:r>
        <w:t xml:space="preserve">. Encoder-decoder network takes RGB image and desired viewpoint as input. It output RGB and depth as the output. However, this method might require a large amount of label data for training. 3D Recurrent Reconstruction Neural Network (3D-R2N2) takes in one or more images from arbitrary viewpoints and outputs a reconstruction of the object in the form of 3D occupancy grid </w:t>
      </w:r>
      <w:r>
        <w:fldChar w:fldCharType="begin" w:fldLock="1"/>
      </w:r>
      <w:r>
        <w:instrText>ADDIN CSL_CITATION { "citationItems" : [ { "id" : "ITEM-1", "itemData" : { "DOI" : "10.1007/978-3-319-46484-8_38", "ISBN" : "9783319464831", "ISSN" : "16113349", "PMID" : "4520227", "abstract" : "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 "author" : [ { "dropping-particle" : "", "family" : "Choy", "given" : "Christopher B.", "non-dropping-particle" : "", "parse-names" : false, "suffix" : "" }, { "dropping-particle" : "", "family" : "Xu", "given" : "Danfei", "non-dropping-particle" : "", "parse-names" : false, "suffix" : "" }, { "dropping-particle" : "", "family" : "Gwak", "given" : "JunYoung", "non-dropping-particle" : "", "parse-names" : false, "suffix" : "" }, { "dropping-particle" : "", "family" : "Chen", "given" : "Kevin", "non-dropping-particle" : "", "parse-names" : false, "suffix" : "" }, { "dropping-particle" : "", "family" : "Savarese", "given" : "Silvio", "non-dropping-particle" : "", "parse-names" : false, "suffix" : "" } ], "container-title" : "arXiv", "id" : "ITEM-1", "issued" : { "date-parts" : [ [ "2016" ] ] }, "page" : "1-17", "title" : "3D-R2N2: A Unified Approach for Single and Multi-view 3D Object Reconstruction", "type" : "article-journal", "volume" : "1" }, "uris" : [ "http://www.mendeley.com/documents/?uuid=af563fe3-33f2-4b7c-9463-855359e47dbb" ] } ], "mendeley" : { "formattedCitation" : "[8]", "plainTextFormattedCitation" : "[8]", "previouslyFormattedCitation" : "[7]" }, "properties" : { "noteIndex" : 0 }, "schema" : "https://github.com/citation-style-language/schema/raw/master/csl-citation.json" }</w:instrText>
      </w:r>
      <w:r>
        <w:fldChar w:fldCharType="separate"/>
      </w:r>
      <w:r w:rsidRPr="00A223E7">
        <w:rPr>
          <w:noProof/>
        </w:rPr>
        <w:t>[8]</w:t>
      </w:r>
      <w:r>
        <w:fldChar w:fldCharType="end"/>
      </w:r>
      <w:r>
        <w:t xml:space="preserve">. Even though this network does not require any image annotations or object class labels, it can only output low resolution occupancy grid. </w:t>
      </w:r>
    </w:p>
    <w:p w14:paraId="3D568B74" w14:textId="77777777" w:rsidR="00F6428F" w:rsidRDefault="007A1677" w:rsidP="00403331">
      <w:pPr>
        <w:pStyle w:val="Text"/>
      </w:pPr>
      <w:r>
        <w:t xml:space="preserve">We </w:t>
      </w:r>
      <w:r w:rsidR="005648BB">
        <w:t>have</w:t>
      </w:r>
      <w:r>
        <w:t xml:space="preserve"> already get the </w:t>
      </w:r>
      <w:r w:rsidR="00691D3E">
        <w:t>open source ORB-SLAM running in our laptop</w:t>
      </w:r>
      <w:r w:rsidR="00723F5C">
        <w:t xml:space="preserve">. We </w:t>
      </w:r>
      <w:r w:rsidR="0079604E">
        <w:t xml:space="preserve">also build a vanilla </w:t>
      </w:r>
      <w:r w:rsidR="0040382C">
        <w:t xml:space="preserve">LSTM </w:t>
      </w:r>
      <w:r w:rsidR="001740CC">
        <w:t>RNN</w:t>
      </w:r>
      <w:r w:rsidR="00723F5C">
        <w:t xml:space="preserve"> </w:t>
      </w:r>
      <w:r w:rsidR="00B405A6">
        <w:t xml:space="preserve">to test the </w:t>
      </w:r>
      <w:r w:rsidR="009C1E61">
        <w:t xml:space="preserve">structure. </w:t>
      </w:r>
      <w:r w:rsidR="006569AF">
        <w:t xml:space="preserve">We are planning </w:t>
      </w:r>
      <w:r w:rsidR="00FA223F">
        <w:t xml:space="preserve">to </w:t>
      </w:r>
      <w:r w:rsidR="000E58EF">
        <w:t xml:space="preserve">combine both together to get </w:t>
      </w:r>
      <w:r w:rsidR="00560D30">
        <w:t xml:space="preserve">some result </w:t>
      </w:r>
      <w:r w:rsidR="003E4602">
        <w:t>early this week.</w:t>
      </w:r>
    </w:p>
    <w:p w14:paraId="3C30C445" w14:textId="77777777" w:rsidR="00F6428F" w:rsidRDefault="00F6428F" w:rsidP="00F6428F">
      <w:pPr>
        <w:pStyle w:val="Heading1"/>
        <w:numPr>
          <w:ilvl w:val="0"/>
          <w:numId w:val="0"/>
        </w:numPr>
      </w:pPr>
      <w:r>
        <w:lastRenderedPageBreak/>
        <w:t>References</w:t>
      </w:r>
    </w:p>
    <w:p w14:paraId="35E670D2" w14:textId="77777777" w:rsidR="00F6428F" w:rsidRPr="00A223E7" w:rsidRDefault="00F6428F" w:rsidP="00F6428F">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A223E7">
        <w:rPr>
          <w:noProof/>
          <w:szCs w:val="24"/>
        </w:rPr>
        <w:t>[1]</w:t>
      </w:r>
      <w:r w:rsidRPr="00A223E7">
        <w:rPr>
          <w:noProof/>
          <w:szCs w:val="24"/>
        </w:rPr>
        <w:tab/>
        <w:t xml:space="preserve">R. Mur-Artal, J. M. M. Montiel, and J. D. Tardos, “ORB-SLAM: A Versatile and Accurate Monocular SLAM System,” </w:t>
      </w:r>
      <w:r w:rsidRPr="00A223E7">
        <w:rPr>
          <w:i/>
          <w:iCs/>
          <w:noProof/>
          <w:szCs w:val="24"/>
        </w:rPr>
        <w:t>IEEE Trans. Robot.</w:t>
      </w:r>
      <w:r w:rsidRPr="00A223E7">
        <w:rPr>
          <w:noProof/>
          <w:szCs w:val="24"/>
        </w:rPr>
        <w:t>, vol. 31, no. 5, pp. 1147–1163, 2015.</w:t>
      </w:r>
    </w:p>
    <w:p w14:paraId="6482F563" w14:textId="77777777" w:rsidR="00F6428F" w:rsidRPr="00A223E7" w:rsidRDefault="00F6428F" w:rsidP="00F6428F">
      <w:pPr>
        <w:widowControl w:val="0"/>
        <w:autoSpaceDN w:val="0"/>
        <w:adjustRightInd w:val="0"/>
        <w:ind w:left="640" w:hanging="640"/>
        <w:rPr>
          <w:noProof/>
          <w:szCs w:val="24"/>
        </w:rPr>
      </w:pPr>
      <w:r w:rsidRPr="00A223E7">
        <w:rPr>
          <w:noProof/>
          <w:szCs w:val="24"/>
        </w:rPr>
        <w:t>[2]</w:t>
      </w:r>
      <w:r w:rsidRPr="00A223E7">
        <w:rPr>
          <w:noProof/>
          <w:szCs w:val="24"/>
        </w:rPr>
        <w:tab/>
        <w:t xml:space="preserve">C. Kerl, J. Sturm, and D. Cremers, “Dense visual SLAM for RGB-D cameras,” in </w:t>
      </w:r>
      <w:r w:rsidRPr="00A223E7">
        <w:rPr>
          <w:i/>
          <w:iCs/>
          <w:noProof/>
          <w:szCs w:val="24"/>
        </w:rPr>
        <w:t>IEEE International Conference on Intelligent Robots and Systems</w:t>
      </w:r>
      <w:r w:rsidRPr="00A223E7">
        <w:rPr>
          <w:noProof/>
          <w:szCs w:val="24"/>
        </w:rPr>
        <w:t>, 2013, pp. 2100–2106.</w:t>
      </w:r>
    </w:p>
    <w:p w14:paraId="0F0CD3A6" w14:textId="77777777" w:rsidR="00F6428F" w:rsidRPr="00A223E7" w:rsidRDefault="00F6428F" w:rsidP="00F6428F">
      <w:pPr>
        <w:widowControl w:val="0"/>
        <w:autoSpaceDN w:val="0"/>
        <w:adjustRightInd w:val="0"/>
        <w:ind w:left="640" w:hanging="640"/>
        <w:rPr>
          <w:noProof/>
          <w:szCs w:val="24"/>
        </w:rPr>
      </w:pPr>
      <w:r w:rsidRPr="00A223E7">
        <w:rPr>
          <w:noProof/>
          <w:szCs w:val="24"/>
        </w:rPr>
        <w:t>[3]</w:t>
      </w:r>
      <w:r w:rsidRPr="00A223E7">
        <w:rPr>
          <w:noProof/>
          <w:szCs w:val="24"/>
        </w:rPr>
        <w:tab/>
        <w:t xml:space="preserve">T. Whelan, S. Leutenegger, R. F. Salas-moreno, B. Glocker, and A. J. Davison, “ElasticFusion : Dense SLAM Without A Pose Graph,” </w:t>
      </w:r>
      <w:r w:rsidRPr="00A223E7">
        <w:rPr>
          <w:i/>
          <w:iCs/>
          <w:noProof/>
          <w:szCs w:val="24"/>
        </w:rPr>
        <w:t>Robot. Sci. Syst.</w:t>
      </w:r>
      <w:r w:rsidRPr="00A223E7">
        <w:rPr>
          <w:noProof/>
          <w:szCs w:val="24"/>
        </w:rPr>
        <w:t>, vol. 2015, no. December, 2015.</w:t>
      </w:r>
    </w:p>
    <w:p w14:paraId="7A20445E" w14:textId="77777777" w:rsidR="00F6428F" w:rsidRPr="00A223E7" w:rsidRDefault="00F6428F" w:rsidP="00F6428F">
      <w:pPr>
        <w:widowControl w:val="0"/>
        <w:autoSpaceDN w:val="0"/>
        <w:adjustRightInd w:val="0"/>
        <w:ind w:left="640" w:hanging="640"/>
        <w:rPr>
          <w:noProof/>
          <w:szCs w:val="24"/>
        </w:rPr>
      </w:pPr>
      <w:r w:rsidRPr="00A223E7">
        <w:rPr>
          <w:noProof/>
          <w:szCs w:val="24"/>
        </w:rPr>
        <w:t>[4]</w:t>
      </w:r>
      <w:r w:rsidRPr="00A223E7">
        <w:rPr>
          <w:noProof/>
          <w:szCs w:val="24"/>
        </w:rPr>
        <w:tab/>
        <w:t xml:space="preserve">E. Rublee, V. Rabaud, K. Konolige, and G. Bradski, “ORB: An efficient alternative to SIFT or SURF,” in </w:t>
      </w:r>
      <w:r w:rsidRPr="00A223E7">
        <w:rPr>
          <w:i/>
          <w:iCs/>
          <w:noProof/>
          <w:szCs w:val="24"/>
        </w:rPr>
        <w:t>Proceedings of the IEEE International Conference on Computer Vision</w:t>
      </w:r>
      <w:r w:rsidRPr="00A223E7">
        <w:rPr>
          <w:noProof/>
          <w:szCs w:val="24"/>
        </w:rPr>
        <w:t>, 2011, pp. 2564–2571.</w:t>
      </w:r>
    </w:p>
    <w:p w14:paraId="42EBCBC6" w14:textId="77777777" w:rsidR="00F6428F" w:rsidRPr="00A223E7" w:rsidRDefault="00F6428F" w:rsidP="00F6428F">
      <w:pPr>
        <w:widowControl w:val="0"/>
        <w:autoSpaceDN w:val="0"/>
        <w:adjustRightInd w:val="0"/>
        <w:ind w:left="640" w:hanging="640"/>
        <w:rPr>
          <w:noProof/>
          <w:szCs w:val="24"/>
        </w:rPr>
      </w:pPr>
      <w:r w:rsidRPr="00A223E7">
        <w:rPr>
          <w:noProof/>
          <w:szCs w:val="24"/>
        </w:rPr>
        <w:t>[5]</w:t>
      </w:r>
      <w:r w:rsidRPr="00A223E7">
        <w:rPr>
          <w:noProof/>
          <w:szCs w:val="24"/>
        </w:rPr>
        <w:tab/>
        <w:t xml:space="preserve">J. Engel, T. Schöps, and D. Cremers, “LSD-SLAM: Large-Scale Direct monocular SLAM,” in </w:t>
      </w:r>
      <w:r w:rsidRPr="00A223E7">
        <w:rPr>
          <w:i/>
          <w:iCs/>
          <w:noProof/>
          <w:szCs w:val="24"/>
        </w:rPr>
        <w:t>Lecture Notes in Computer Science (including subseries Lecture Notes in Artificial Intelligence and Lecture Notes in Bioinformatics)</w:t>
      </w:r>
      <w:r w:rsidRPr="00A223E7">
        <w:rPr>
          <w:noProof/>
          <w:szCs w:val="24"/>
        </w:rPr>
        <w:t>, 2014, vol. 8690 LNCS, no. PART 2, pp. 834–849.</w:t>
      </w:r>
    </w:p>
    <w:p w14:paraId="6AF54E0F" w14:textId="77777777" w:rsidR="00F6428F" w:rsidRPr="00A223E7" w:rsidRDefault="00F6428F" w:rsidP="00F6428F">
      <w:pPr>
        <w:widowControl w:val="0"/>
        <w:autoSpaceDN w:val="0"/>
        <w:adjustRightInd w:val="0"/>
        <w:ind w:left="640" w:hanging="640"/>
        <w:rPr>
          <w:noProof/>
          <w:szCs w:val="24"/>
        </w:rPr>
      </w:pPr>
      <w:r w:rsidRPr="00A223E7">
        <w:rPr>
          <w:noProof/>
          <w:szCs w:val="24"/>
        </w:rPr>
        <w:t>[6]</w:t>
      </w:r>
      <w:r w:rsidRPr="00A223E7">
        <w:rPr>
          <w:noProof/>
          <w:szCs w:val="24"/>
        </w:rPr>
        <w:tab/>
        <w:t xml:space="preserve"> a Dame, V. a Prisacariu, C. Y. Ren, and I. Reid, “Dense Reconstruction Using 3D Object Shape Priors,” </w:t>
      </w:r>
      <w:r w:rsidRPr="00A223E7">
        <w:rPr>
          <w:i/>
          <w:iCs/>
          <w:noProof/>
          <w:szCs w:val="24"/>
        </w:rPr>
        <w:t>Comput. Vis. Pattern Recognit. (CVPR), 2013 IEEE Conf.</w:t>
      </w:r>
      <w:r w:rsidRPr="00A223E7">
        <w:rPr>
          <w:noProof/>
          <w:szCs w:val="24"/>
        </w:rPr>
        <w:t>, pp. 1288–1295, 2013.</w:t>
      </w:r>
    </w:p>
    <w:p w14:paraId="5FC07B33" w14:textId="77777777" w:rsidR="00F6428F" w:rsidRPr="00A223E7" w:rsidRDefault="00F6428F" w:rsidP="00F6428F">
      <w:pPr>
        <w:widowControl w:val="0"/>
        <w:autoSpaceDN w:val="0"/>
        <w:adjustRightInd w:val="0"/>
        <w:ind w:left="640" w:hanging="640"/>
        <w:rPr>
          <w:noProof/>
          <w:szCs w:val="24"/>
        </w:rPr>
      </w:pPr>
      <w:r w:rsidRPr="00A223E7">
        <w:rPr>
          <w:noProof/>
          <w:szCs w:val="24"/>
        </w:rPr>
        <w:t>[7]</w:t>
      </w:r>
      <w:r w:rsidRPr="00A223E7">
        <w:rPr>
          <w:noProof/>
          <w:szCs w:val="24"/>
        </w:rPr>
        <w:tab/>
        <w:t xml:space="preserve">M. Tatarchenko, A. Dosovitskiy, and T. Brox, “Single-view to Multi-view: Reconstructing Unseen Views with a Convolutional Network,” </w:t>
      </w:r>
      <w:r w:rsidRPr="00A223E7">
        <w:rPr>
          <w:i/>
          <w:iCs/>
          <w:noProof/>
          <w:szCs w:val="24"/>
        </w:rPr>
        <w:t>arXiv1511.06702 [cs]</w:t>
      </w:r>
      <w:r w:rsidRPr="00A223E7">
        <w:rPr>
          <w:noProof/>
          <w:szCs w:val="24"/>
        </w:rPr>
        <w:t>, 2015.</w:t>
      </w:r>
    </w:p>
    <w:p w14:paraId="76434724" w14:textId="77777777" w:rsidR="00F6428F" w:rsidRPr="00A223E7" w:rsidRDefault="00F6428F" w:rsidP="00F6428F">
      <w:pPr>
        <w:widowControl w:val="0"/>
        <w:autoSpaceDN w:val="0"/>
        <w:adjustRightInd w:val="0"/>
        <w:ind w:left="640" w:hanging="640"/>
        <w:rPr>
          <w:noProof/>
        </w:rPr>
      </w:pPr>
      <w:r w:rsidRPr="00A223E7">
        <w:rPr>
          <w:noProof/>
          <w:szCs w:val="24"/>
        </w:rPr>
        <w:t>[8]</w:t>
      </w:r>
      <w:r w:rsidRPr="00A223E7">
        <w:rPr>
          <w:noProof/>
          <w:szCs w:val="24"/>
        </w:rPr>
        <w:tab/>
        <w:t xml:space="preserve">C. B. Choy, D. Xu, J. Gwak, K. Chen, and S. Savarese, “3D-R2N2: A Unified Approach for Single and Multi-view 3D Object Reconstruction,” </w:t>
      </w:r>
      <w:r w:rsidRPr="00A223E7">
        <w:rPr>
          <w:i/>
          <w:iCs/>
          <w:noProof/>
          <w:szCs w:val="24"/>
        </w:rPr>
        <w:t>arXiv</w:t>
      </w:r>
      <w:r w:rsidRPr="00A223E7">
        <w:rPr>
          <w:noProof/>
          <w:szCs w:val="24"/>
        </w:rPr>
        <w:t>, vol. 1, pp. 1–17, 2016.</w:t>
      </w:r>
    </w:p>
    <w:p w14:paraId="0E0D1456" w14:textId="77777777" w:rsidR="00F6428F" w:rsidRDefault="00F6428F" w:rsidP="00F6428F">
      <w:r>
        <w:fldChar w:fldCharType="end"/>
      </w:r>
    </w:p>
    <w:p w14:paraId="26D1DC38" w14:textId="77777777" w:rsidR="00F6428F" w:rsidRPr="004C5E0B" w:rsidRDefault="00F6428F" w:rsidP="00F6428F"/>
    <w:p w14:paraId="5BFA13ED" w14:textId="77777777" w:rsidR="00F6428F" w:rsidRDefault="00F6428F" w:rsidP="00F6428F">
      <w:pPr>
        <w:pStyle w:val="References"/>
        <w:numPr>
          <w:ilvl w:val="0"/>
          <w:numId w:val="0"/>
        </w:numPr>
      </w:pPr>
    </w:p>
    <w:p w14:paraId="23DB6528" w14:textId="77777777" w:rsidR="00C80FEB" w:rsidRDefault="00C80FEB"/>
    <w:sectPr w:rsidR="00C80FEB">
      <w:headerReference w:type="default" r:id="rId7"/>
      <w:footerReference w:type="default" r:id="rId8"/>
      <w:headerReference w:type="first" r:id="rId9"/>
      <w:footerReference w:type="first" r:id="rId10"/>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4ADFB2" w14:textId="77777777" w:rsidR="00DB38A4" w:rsidRDefault="00DB38A4">
      <w:r>
        <w:separator/>
      </w:r>
    </w:p>
  </w:endnote>
  <w:endnote w:type="continuationSeparator" w:id="0">
    <w:p w14:paraId="19308703" w14:textId="77777777" w:rsidR="00DB38A4" w:rsidRDefault="00DB38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等线">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5B601" w14:textId="77777777" w:rsidR="00AF376E" w:rsidRDefault="00AF376E">
    <w:pPr>
      <w:pStyle w:val="Footer"/>
      <w:jc w:val="center"/>
    </w:pPr>
    <w:r>
      <w:rPr>
        <w:rStyle w:val="PageNumber"/>
      </w:rPr>
      <w:fldChar w:fldCharType="begin"/>
    </w:r>
    <w:r>
      <w:rPr>
        <w:rStyle w:val="PageNumber"/>
      </w:rPr>
      <w:instrText xml:space="preserve"> PAGE </w:instrText>
    </w:r>
    <w:r>
      <w:rPr>
        <w:rStyle w:val="PageNumber"/>
      </w:rPr>
      <w:fldChar w:fldCharType="separate"/>
    </w:r>
    <w:r w:rsidR="005145B9">
      <w:rPr>
        <w:rStyle w:val="PageNumber"/>
        <w:noProof/>
      </w:rPr>
      <w:t>226</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F93425" w14:textId="77777777" w:rsidR="00AF376E" w:rsidRDefault="00AF376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7EDCB2" w14:textId="77777777" w:rsidR="00DB38A4" w:rsidRDefault="00DB38A4">
      <w:r>
        <w:separator/>
      </w:r>
    </w:p>
  </w:footnote>
  <w:footnote w:type="continuationSeparator" w:id="0">
    <w:p w14:paraId="477DBB03" w14:textId="77777777" w:rsidR="00DB38A4" w:rsidRDefault="00DB38A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48A972" w14:textId="77777777" w:rsidR="00AF376E" w:rsidRDefault="00AF376E">
    <w:pPr>
      <w:ind w:right="360"/>
      <w:jc w:val="cen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4F149D" w14:textId="77777777" w:rsidR="00AF376E" w:rsidRDefault="00AF376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77ED"/>
    <w:rsid w:val="000027F0"/>
    <w:rsid w:val="00022EAE"/>
    <w:rsid w:val="00032F40"/>
    <w:rsid w:val="00047E66"/>
    <w:rsid w:val="000545B1"/>
    <w:rsid w:val="00057E70"/>
    <w:rsid w:val="00060174"/>
    <w:rsid w:val="00081406"/>
    <w:rsid w:val="00081F87"/>
    <w:rsid w:val="000A1299"/>
    <w:rsid w:val="000A50A4"/>
    <w:rsid w:val="000E58EF"/>
    <w:rsid w:val="000F0380"/>
    <w:rsid w:val="0011229C"/>
    <w:rsid w:val="0013293C"/>
    <w:rsid w:val="00146DB3"/>
    <w:rsid w:val="00167B67"/>
    <w:rsid w:val="001740CC"/>
    <w:rsid w:val="001A77ED"/>
    <w:rsid w:val="001D4D65"/>
    <w:rsid w:val="001E6337"/>
    <w:rsid w:val="001F1911"/>
    <w:rsid w:val="0020127F"/>
    <w:rsid w:val="00240C77"/>
    <w:rsid w:val="00240D38"/>
    <w:rsid w:val="002D46CA"/>
    <w:rsid w:val="002D4CEE"/>
    <w:rsid w:val="00337FEB"/>
    <w:rsid w:val="0035036A"/>
    <w:rsid w:val="00350ED5"/>
    <w:rsid w:val="00352BC7"/>
    <w:rsid w:val="003914CB"/>
    <w:rsid w:val="003A2F5B"/>
    <w:rsid w:val="003A3D0C"/>
    <w:rsid w:val="003A724F"/>
    <w:rsid w:val="003E4602"/>
    <w:rsid w:val="003F10EC"/>
    <w:rsid w:val="003F3C65"/>
    <w:rsid w:val="00403331"/>
    <w:rsid w:val="0040382C"/>
    <w:rsid w:val="00453FE3"/>
    <w:rsid w:val="00456F2C"/>
    <w:rsid w:val="004704AB"/>
    <w:rsid w:val="0047622F"/>
    <w:rsid w:val="004E6081"/>
    <w:rsid w:val="004E78B6"/>
    <w:rsid w:val="004F13CB"/>
    <w:rsid w:val="005145B9"/>
    <w:rsid w:val="00541A93"/>
    <w:rsid w:val="00560D30"/>
    <w:rsid w:val="005648BB"/>
    <w:rsid w:val="00564B56"/>
    <w:rsid w:val="00573037"/>
    <w:rsid w:val="00592934"/>
    <w:rsid w:val="005C7DF5"/>
    <w:rsid w:val="00613026"/>
    <w:rsid w:val="00615A0B"/>
    <w:rsid w:val="006443BD"/>
    <w:rsid w:val="006569AF"/>
    <w:rsid w:val="0068554E"/>
    <w:rsid w:val="00691D3E"/>
    <w:rsid w:val="00693CFD"/>
    <w:rsid w:val="006C4546"/>
    <w:rsid w:val="006D496E"/>
    <w:rsid w:val="006E693B"/>
    <w:rsid w:val="0071434B"/>
    <w:rsid w:val="00723F5C"/>
    <w:rsid w:val="007344B5"/>
    <w:rsid w:val="00735BCE"/>
    <w:rsid w:val="00744BB8"/>
    <w:rsid w:val="00762312"/>
    <w:rsid w:val="007749F5"/>
    <w:rsid w:val="0079604E"/>
    <w:rsid w:val="007A1677"/>
    <w:rsid w:val="007A6BE7"/>
    <w:rsid w:val="007B27B9"/>
    <w:rsid w:val="007C3AA5"/>
    <w:rsid w:val="007C7B8B"/>
    <w:rsid w:val="00860AF8"/>
    <w:rsid w:val="00867F1F"/>
    <w:rsid w:val="00892206"/>
    <w:rsid w:val="008C1179"/>
    <w:rsid w:val="008E76C2"/>
    <w:rsid w:val="00900C71"/>
    <w:rsid w:val="009013D0"/>
    <w:rsid w:val="00905C5C"/>
    <w:rsid w:val="00982D27"/>
    <w:rsid w:val="0098377D"/>
    <w:rsid w:val="009922C2"/>
    <w:rsid w:val="009C1E61"/>
    <w:rsid w:val="009D1238"/>
    <w:rsid w:val="009D209A"/>
    <w:rsid w:val="009F0A38"/>
    <w:rsid w:val="00A3131E"/>
    <w:rsid w:val="00A72A8B"/>
    <w:rsid w:val="00AA06A5"/>
    <w:rsid w:val="00AA6306"/>
    <w:rsid w:val="00AC79DD"/>
    <w:rsid w:val="00AE187D"/>
    <w:rsid w:val="00AF376E"/>
    <w:rsid w:val="00B405A6"/>
    <w:rsid w:val="00B44229"/>
    <w:rsid w:val="00B6621B"/>
    <w:rsid w:val="00B8624D"/>
    <w:rsid w:val="00C015E6"/>
    <w:rsid w:val="00C32356"/>
    <w:rsid w:val="00C42534"/>
    <w:rsid w:val="00C47286"/>
    <w:rsid w:val="00C6503D"/>
    <w:rsid w:val="00C80FEB"/>
    <w:rsid w:val="00CA09DC"/>
    <w:rsid w:val="00CA2995"/>
    <w:rsid w:val="00D17018"/>
    <w:rsid w:val="00D20528"/>
    <w:rsid w:val="00D43AB0"/>
    <w:rsid w:val="00D721E5"/>
    <w:rsid w:val="00D94D6B"/>
    <w:rsid w:val="00DB1081"/>
    <w:rsid w:val="00DB38A4"/>
    <w:rsid w:val="00DD044A"/>
    <w:rsid w:val="00DF3DAA"/>
    <w:rsid w:val="00DF6B6A"/>
    <w:rsid w:val="00E07575"/>
    <w:rsid w:val="00E2547A"/>
    <w:rsid w:val="00E466CE"/>
    <w:rsid w:val="00E64B73"/>
    <w:rsid w:val="00E66CCD"/>
    <w:rsid w:val="00EA7075"/>
    <w:rsid w:val="00EB2937"/>
    <w:rsid w:val="00EB7894"/>
    <w:rsid w:val="00EF562D"/>
    <w:rsid w:val="00F45620"/>
    <w:rsid w:val="00F55252"/>
    <w:rsid w:val="00F5559B"/>
    <w:rsid w:val="00F6428F"/>
    <w:rsid w:val="00F856A0"/>
    <w:rsid w:val="00FA223F"/>
    <w:rsid w:val="00FB37C2"/>
    <w:rsid w:val="00FB46B6"/>
    <w:rsid w:val="00FC7538"/>
    <w:rsid w:val="00FD24B2"/>
    <w:rsid w:val="00FD352B"/>
    <w:rsid w:val="00FE022E"/>
    <w:rsid w:val="00FF3924"/>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2F06E"/>
  <w15:chartTrackingRefBased/>
  <w15:docId w15:val="{46CF057D-AF3E-4B8E-A6B0-6F532C193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6428F"/>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F6428F"/>
    <w:pPr>
      <w:keepNext/>
      <w:numPr>
        <w:numId w:val="2"/>
      </w:numPr>
      <w:spacing w:before="240" w:after="80"/>
      <w:outlineLv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6428F"/>
    <w:rPr>
      <w:rFonts w:ascii="Times New Roman" w:eastAsia="Times New Roman" w:hAnsi="Times New Roman" w:cs="Times New Roman"/>
      <w:sz w:val="20"/>
      <w:szCs w:val="20"/>
      <w:lang w:eastAsia="en-US"/>
    </w:rPr>
  </w:style>
  <w:style w:type="character" w:styleId="PageNumber">
    <w:name w:val="page number"/>
    <w:basedOn w:val="DefaultParagraphFont"/>
    <w:rsid w:val="00F6428F"/>
  </w:style>
  <w:style w:type="paragraph" w:customStyle="1" w:styleId="Heading">
    <w:name w:val="Heading"/>
    <w:basedOn w:val="Normal"/>
    <w:next w:val="Normal"/>
    <w:rsid w:val="00F6428F"/>
    <w:pPr>
      <w:jc w:val="center"/>
    </w:pPr>
  </w:style>
  <w:style w:type="paragraph" w:customStyle="1" w:styleId="Abstract">
    <w:name w:val="Abstract"/>
    <w:basedOn w:val="Normal"/>
    <w:next w:val="Normal"/>
    <w:rsid w:val="00F6428F"/>
    <w:pPr>
      <w:spacing w:before="20"/>
      <w:ind w:firstLine="202"/>
      <w:jc w:val="both"/>
    </w:pPr>
  </w:style>
  <w:style w:type="paragraph" w:customStyle="1" w:styleId="References">
    <w:name w:val="References"/>
    <w:basedOn w:val="Normal"/>
    <w:rsid w:val="00F6428F"/>
    <w:pPr>
      <w:numPr>
        <w:numId w:val="3"/>
      </w:numPr>
      <w:jc w:val="both"/>
    </w:pPr>
    <w:rPr>
      <w:sz w:val="18"/>
      <w:szCs w:val="16"/>
    </w:rPr>
  </w:style>
  <w:style w:type="paragraph" w:styleId="Footer">
    <w:name w:val="footer"/>
    <w:basedOn w:val="Normal"/>
    <w:link w:val="FooterChar"/>
    <w:rsid w:val="00F6428F"/>
    <w:pPr>
      <w:tabs>
        <w:tab w:val="center" w:pos="4320"/>
        <w:tab w:val="right" w:pos="8640"/>
      </w:tabs>
    </w:pPr>
  </w:style>
  <w:style w:type="character" w:customStyle="1" w:styleId="FooterChar">
    <w:name w:val="Footer Char"/>
    <w:basedOn w:val="DefaultParagraphFont"/>
    <w:link w:val="Footer"/>
    <w:rsid w:val="00F6428F"/>
    <w:rPr>
      <w:rFonts w:ascii="Times New Roman" w:eastAsia="Times New Roman" w:hAnsi="Times New Roman" w:cs="Times New Roman"/>
      <w:sz w:val="20"/>
      <w:szCs w:val="20"/>
      <w:lang w:eastAsia="en-US"/>
    </w:rPr>
  </w:style>
  <w:style w:type="paragraph" w:customStyle="1" w:styleId="Text">
    <w:name w:val="Text"/>
    <w:basedOn w:val="Normal"/>
    <w:rsid w:val="00F6428F"/>
    <w:pPr>
      <w:widowControl w:val="0"/>
      <w:ind w:firstLine="204"/>
      <w:jc w:val="both"/>
    </w:pPr>
  </w:style>
  <w:style w:type="character" w:styleId="PlaceholderText">
    <w:name w:val="Placeholder Text"/>
    <w:basedOn w:val="DefaultParagraphFont"/>
    <w:uiPriority w:val="99"/>
    <w:semiHidden/>
    <w:rsid w:val="00FD24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header" Target="header2.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2</Pages>
  <Words>3987</Words>
  <Characters>22727</Characters>
  <Application>Microsoft Macintosh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Alex Fu</cp:lastModifiedBy>
  <cp:revision>142</cp:revision>
  <dcterms:created xsi:type="dcterms:W3CDTF">2017-05-14T23:10:00Z</dcterms:created>
  <dcterms:modified xsi:type="dcterms:W3CDTF">2017-05-15T01:07:00Z</dcterms:modified>
</cp:coreProperties>
</file>